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4D01495"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7D472B31" w:rsidR="00E0741A"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proofErr w:type="spellStart"/>
      <w:r w:rsidRPr="00B21717">
        <w:t>analyze</w:t>
      </w:r>
      <w:proofErr w:type="spellEnd"/>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2E4FDDE3" w14:textId="179DC246" w:rsidR="0021579B" w:rsidRDefault="00BA6685" w:rsidP="00D9546B">
      <w:pPr>
        <w:pStyle w:val="Titre1"/>
      </w:pPr>
      <w:r>
        <w:lastRenderedPageBreak/>
        <w:t>Hardware development</w:t>
      </w:r>
    </w:p>
    <w:p w14:paraId="649482D6" w14:textId="77777777" w:rsidR="006D08A5" w:rsidRDefault="006D08A5" w:rsidP="006D08A5">
      <w:pPr>
        <w:pStyle w:val="Titre2"/>
      </w:pPr>
      <w:r>
        <w:t>SoC</w:t>
      </w:r>
    </w:p>
    <w:p w14:paraId="306C4786" w14:textId="77777777" w:rsidR="006D08A5" w:rsidRDefault="006D08A5" w:rsidP="006D08A5">
      <w:r>
        <w:t>An SoC (System on Chip) needs to be chosen for the project. To start to program the telemetry system before the hardware is manufactured, the SoC must be available on a Dev Kit. The Nordic nRF7002-DK is a development kit that integrates the Wi-Fi chip chosen in the Transmission Technology section. The host SoC of this kit is the nRF5340.</w:t>
      </w:r>
    </w:p>
    <w:p w14:paraId="4500BC37" w14:textId="77777777" w:rsidR="006D08A5" w:rsidRDefault="006D08A5" w:rsidP="006D08A5">
      <w:r>
        <w:t>The nRF5340 is a high-performance SoC from Nordic Semiconductors. It integrates two Arm Cortex-M33 processors, Bluetooth, high-speed SPI/QSPI, and more high-performanc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5FF86EEB" w14:textId="77777777" w:rsidR="00B9040B" w:rsidRDefault="00B9040B" w:rsidP="001D0423"/>
    <w:p w14:paraId="67D12E25" w14:textId="709CB1F6" w:rsidR="001D0423" w:rsidRDefault="001D0423" w:rsidP="00E0617E">
      <w:pPr>
        <w:pStyle w:val="Titre2"/>
      </w:pPr>
      <w:r>
        <w:t>GPS Module</w:t>
      </w:r>
    </w:p>
    <w:p w14:paraId="5D2FD66C" w14:textId="3BA52C98" w:rsidR="005E2F47" w:rsidRDefault="005E2F47" w:rsidP="005E2F47">
      <w:r>
        <w:t>The telemetry system needs to include a GNSS module. U-</w:t>
      </w:r>
      <w:proofErr w:type="spellStart"/>
      <w:r>
        <w:t>Blox</w:t>
      </w:r>
      <w:proofErr w:type="spellEnd"/>
      <w:r>
        <w:t xml:space="preserve"> is a leading provider of GNSS solutions. They produce high-quality positioning chips, modules, and antennas. Three GNSS solutions were studied. </w:t>
      </w:r>
    </w:p>
    <w:p w14:paraId="4DAC2979" w14:textId="4AACA18E" w:rsidR="00B9040B" w:rsidRDefault="00B9040B" w:rsidP="005E2F47">
      <w:r w:rsidRPr="00671FBB">
        <w:rPr>
          <w:noProof/>
        </w:rPr>
        <w:drawing>
          <wp:anchor distT="0" distB="0" distL="114300" distR="114300" simplePos="0" relativeHeight="251658240" behindDoc="1" locked="0" layoutInCell="1" allowOverlap="1" wp14:anchorId="14FF00F5" wp14:editId="5BBE925C">
            <wp:simplePos x="0" y="0"/>
            <wp:positionH relativeFrom="margin">
              <wp:align>right</wp:align>
            </wp:positionH>
            <wp:positionV relativeFrom="paragraph">
              <wp:posOffset>178728</wp:posOffset>
            </wp:positionV>
            <wp:extent cx="889000" cy="876300"/>
            <wp:effectExtent l="0" t="0" r="6350" b="0"/>
            <wp:wrapTight wrapText="bothSides">
              <wp:wrapPolygon edited="0">
                <wp:start x="0" y="0"/>
                <wp:lineTo x="0" y="21130"/>
                <wp:lineTo x="21291" y="21130"/>
                <wp:lineTo x="21291"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9000" cy="876300"/>
                    </a:xfrm>
                    <a:prstGeom prst="rect">
                      <a:avLst/>
                    </a:prstGeom>
                  </pic:spPr>
                </pic:pic>
              </a:graphicData>
            </a:graphic>
            <wp14:sizeRelH relativeFrom="margin">
              <wp14:pctWidth>0</wp14:pctWidth>
            </wp14:sizeRelH>
            <wp14:sizeRelV relativeFrom="margin">
              <wp14:pctHeight>0</wp14:pctHeight>
            </wp14:sizeRelV>
          </wp:anchor>
        </w:drawing>
      </w:r>
    </w:p>
    <w:p w14:paraId="0F41C6B4" w14:textId="1CC75E9D"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77665428" w:rsidR="005E2F47" w:rsidRDefault="005E2F47" w:rsidP="005E2F47"/>
    <w:p w14:paraId="5F176355" w14:textId="77777777" w:rsidR="005F07A2" w:rsidRDefault="008A5BE9" w:rsidP="005E2F47">
      <w:r w:rsidRPr="00671FBB">
        <w:rPr>
          <w:noProof/>
        </w:rPr>
        <w:drawing>
          <wp:anchor distT="0" distB="0" distL="114300" distR="114300" simplePos="0" relativeHeight="251659264" behindDoc="0" locked="0" layoutInCell="1" allowOverlap="1" wp14:anchorId="2CB1BB3C" wp14:editId="4A332894">
            <wp:simplePos x="0" y="0"/>
            <wp:positionH relativeFrom="margin">
              <wp:posOffset>81280</wp:posOffset>
            </wp:positionH>
            <wp:positionV relativeFrom="paragraph">
              <wp:posOffset>8255</wp:posOffset>
            </wp:positionV>
            <wp:extent cx="791210" cy="696595"/>
            <wp:effectExtent l="0" t="0" r="8890" b="8255"/>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0" cstate="print">
                      <a:extLst>
                        <a:ext uri="{28A0092B-C50C-407E-A947-70E740481C1C}">
                          <a14:useLocalDpi xmlns:a14="http://schemas.microsoft.com/office/drawing/2010/main" val="0"/>
                        </a:ext>
                      </a:extLst>
                    </a:blip>
                    <a:srcRect l="9511" t="18166" r="10372" b="16873"/>
                    <a:stretch/>
                  </pic:blipFill>
                  <pic:spPr bwMode="auto">
                    <a:xfrm>
                      <a:off x="0" y="0"/>
                      <a:ext cx="791210" cy="69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5483F4AF">
            <wp:simplePos x="0" y="0"/>
            <wp:positionH relativeFrom="margin">
              <wp:posOffset>4923790</wp:posOffset>
            </wp:positionH>
            <wp:positionV relativeFrom="paragraph">
              <wp:posOffset>172720</wp:posOffset>
            </wp:positionV>
            <wp:extent cx="838835" cy="849630"/>
            <wp:effectExtent l="0" t="0" r="0" b="762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38835" cy="84963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w:t>
      </w:r>
      <w:r>
        <w:lastRenderedPageBreak/>
        <w:t>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03AF6AA5" w14:textId="503738A5" w:rsidR="00E0617E" w:rsidRDefault="00B9040B" w:rsidP="00B9040B">
      <w:pPr>
        <w:jc w:val="center"/>
      </w:pPr>
      <w:r w:rsidRPr="00B9040B">
        <w:rPr>
          <w:noProof/>
        </w:rPr>
        <w:drawing>
          <wp:inline distT="0" distB="0" distL="0" distR="0" wp14:anchorId="7028415B" wp14:editId="6B4285B6">
            <wp:extent cx="1078523" cy="952169"/>
            <wp:effectExtent l="0" t="0" r="7620" b="63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2"/>
                    <a:stretch>
                      <a:fillRect/>
                    </a:stretch>
                  </pic:blipFill>
                  <pic:spPr>
                    <a:xfrm>
                      <a:off x="0" y="0"/>
                      <a:ext cx="1078523" cy="952169"/>
                    </a:xfrm>
                    <a:prstGeom prst="rect">
                      <a:avLst/>
                    </a:prstGeom>
                  </pic:spPr>
                </pic:pic>
              </a:graphicData>
            </a:graphic>
          </wp:inline>
        </w:drawing>
      </w:r>
    </w:p>
    <w:p w14:paraId="67681B22" w14:textId="0D170E34" w:rsidR="00106F63" w:rsidRDefault="00106F63" w:rsidP="00106F63">
      <w:pPr>
        <w:pStyle w:val="Titre2"/>
      </w:pPr>
      <w:r>
        <w:t>CAN Bus Controller</w:t>
      </w:r>
    </w:p>
    <w:p w14:paraId="004D011F" w14:textId="01F68975" w:rsidR="00106F63" w:rsidRDefault="00E1028D" w:rsidP="00106F63">
      <w:r w:rsidRPr="00E1028D">
        <w:t xml:space="preserve">The telemetry system communicates with the sensors by the CAN bus. For this purpose, a CAN Controller must be selected. The MCP2515 is a CAN controller manufactured by Microchip. It has an SPI interface to relate to the main </w:t>
      </w:r>
      <w:proofErr w:type="spellStart"/>
      <w:r w:rsidRPr="00E1028D">
        <w:t>SoC.</w:t>
      </w:r>
      <w:proofErr w:type="spellEnd"/>
      <w:r w:rsidRPr="00E1028D">
        <w:t xml:space="preserve"> This module handles all functions for receiving and transmitting messages on the CAN Bus. A CAN driver must be used to generate the CANH and CANL signals.</w:t>
      </w:r>
    </w:p>
    <w:p w14:paraId="57461604" w14:textId="77777777" w:rsidR="00106F63" w:rsidRDefault="00106F63" w:rsidP="00106F63"/>
    <w:p w14:paraId="2BCB81E6" w14:textId="10E60216" w:rsidR="00C5539D" w:rsidRDefault="00C5539D" w:rsidP="00C5539D">
      <w:pPr>
        <w:pStyle w:val="Titre2"/>
      </w:pPr>
      <w:r>
        <w:t>Bloc diagram</w:t>
      </w:r>
    </w:p>
    <w:p w14:paraId="485C698C" w14:textId="77777777" w:rsidR="00C5539D" w:rsidRPr="00C5539D" w:rsidRDefault="00C5539D" w:rsidP="00C5539D"/>
    <w:p w14:paraId="051B53C0" w14:textId="30971A37" w:rsidR="00C5539D" w:rsidRDefault="00C5539D" w:rsidP="00C5539D">
      <w:r w:rsidRPr="00C5539D">
        <w:rPr>
          <w:noProof/>
        </w:rPr>
        <w:drawing>
          <wp:inline distT="0" distB="0" distL="0" distR="0" wp14:anchorId="2FD5707F" wp14:editId="2B00F66D">
            <wp:extent cx="5760720" cy="3579495"/>
            <wp:effectExtent l="0" t="0" r="0" b="1905"/>
            <wp:docPr id="507461691"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61691" name="Image 1" descr="Une image contenant texte, diagramme, Plan, capture d’écran&#10;&#10;Description générée automatiquement"/>
                    <pic:cNvPicPr/>
                  </pic:nvPicPr>
                  <pic:blipFill>
                    <a:blip r:embed="rId23"/>
                    <a:stretch>
                      <a:fillRect/>
                    </a:stretch>
                  </pic:blipFill>
                  <pic:spPr>
                    <a:xfrm>
                      <a:off x="0" y="0"/>
                      <a:ext cx="5760720" cy="3579495"/>
                    </a:xfrm>
                    <a:prstGeom prst="rect">
                      <a:avLst/>
                    </a:prstGeom>
                  </pic:spPr>
                </pic:pic>
              </a:graphicData>
            </a:graphic>
          </wp:inline>
        </w:drawing>
      </w:r>
    </w:p>
    <w:p w14:paraId="1CC0ECA5" w14:textId="77777777" w:rsidR="006D08A5" w:rsidRDefault="006D08A5" w:rsidP="00C5539D"/>
    <w:p w14:paraId="68304FDA" w14:textId="77777777" w:rsidR="006D08A5" w:rsidRDefault="006D08A5" w:rsidP="006D08A5">
      <w:r>
        <w:t>This diagram shows the general architecture of the telemetry system.</w:t>
      </w:r>
    </w:p>
    <w:p w14:paraId="20745BDA" w14:textId="77777777" w:rsidR="006D08A5" w:rsidRDefault="006D08A5" w:rsidP="006D08A5">
      <w:r>
        <w:t xml:space="preserve">The main controller (nRF5340) is the central element of the system. </w:t>
      </w:r>
    </w:p>
    <w:p w14:paraId="2AF48520" w14:textId="77777777" w:rsidR="006D08A5" w:rsidRDefault="006D08A5" w:rsidP="006D08A5">
      <w:r>
        <w:lastRenderedPageBreak/>
        <w:t>The CAN controller is connected to the nRF5340 via an SPI bus. On the other side, it is connected to the CAN bus to communicate with the BMS, the inverter, and all the sensors.</w:t>
      </w:r>
    </w:p>
    <w:p w14:paraId="01A3E8AE" w14:textId="77777777" w:rsidR="006D08A5" w:rsidRDefault="006D08A5" w:rsidP="006D08A5">
      <w:r>
        <w:t>Another peripheral is the GPS module. It is connected to the nRF5340 via a UART communication. The GPS module uses an external antenna because it needs to be pointed to the sky, and the telemetry system will be placed in a case in the car.</w:t>
      </w:r>
    </w:p>
    <w:p w14:paraId="08221CB4" w14:textId="77777777" w:rsidR="006D08A5" w:rsidRDefault="006D08A5" w:rsidP="006D08A5">
      <w:r>
        <w:t>The microSD card is connected to the nRF5340 via an SPI bus. The microSD card serves to store the measurements of the telemetry system. The memory card also holds a configuration file.</w:t>
      </w:r>
    </w:p>
    <w:p w14:paraId="1FB3CF6E" w14:textId="77777777" w:rsidR="006D08A5" w:rsidRDefault="006D08A5" w:rsidP="006D08A5">
      <w:r>
        <w:t>The nRF7002 chip handles Wi-Fi communication. It is connected to the nRF5340 via a QSPI bus. As for the GPS module, the Wi-Fi module uses an external antenna to improve the transmission.</w:t>
      </w:r>
    </w:p>
    <w:p w14:paraId="7055BCCC" w14:textId="721082A3" w:rsidR="00017B38" w:rsidRDefault="006D08A5" w:rsidP="00961CF8">
      <w:r>
        <w:t>The last peripheral is a UART interface. The telemetry system does not use it. It is just there for debugging purposes and future system improvements (to connect an onboard computer, for example).</w:t>
      </w:r>
    </w:p>
    <w:p w14:paraId="40D99C61" w14:textId="77777777" w:rsidR="00B9040B" w:rsidRDefault="00B9040B" w:rsidP="00961CF8"/>
    <w:p w14:paraId="7C2F3EC3" w14:textId="77777777" w:rsidR="00B9040B" w:rsidRDefault="00B9040B"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lastRenderedPageBreak/>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106F63">
      <w:headerReference w:type="default" r:id="rId24"/>
      <w:footerReference w:type="default" r:id="rId25"/>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086A4" w14:textId="77777777" w:rsidR="00154507" w:rsidRDefault="00154507" w:rsidP="002D599B">
      <w:pPr>
        <w:spacing w:after="0" w:line="240" w:lineRule="auto"/>
      </w:pPr>
      <w:r>
        <w:separator/>
      </w:r>
    </w:p>
  </w:endnote>
  <w:endnote w:type="continuationSeparator" w:id="0">
    <w:p w14:paraId="7404B42F" w14:textId="77777777" w:rsidR="00154507" w:rsidRDefault="00154507" w:rsidP="002D599B">
      <w:pPr>
        <w:spacing w:after="0" w:line="240" w:lineRule="auto"/>
      </w:pPr>
      <w:r>
        <w:continuationSeparator/>
      </w:r>
    </w:p>
  </w:endnote>
  <w:endnote w:type="continuationNotice" w:id="1">
    <w:p w14:paraId="470CCEBF" w14:textId="77777777" w:rsidR="00154507" w:rsidRDefault="001545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49D01" w14:textId="77777777" w:rsidR="00154507" w:rsidRDefault="00154507" w:rsidP="002D599B">
      <w:pPr>
        <w:spacing w:after="0" w:line="240" w:lineRule="auto"/>
      </w:pPr>
      <w:r>
        <w:separator/>
      </w:r>
    </w:p>
  </w:footnote>
  <w:footnote w:type="continuationSeparator" w:id="0">
    <w:p w14:paraId="040A40FA" w14:textId="77777777" w:rsidR="00154507" w:rsidRDefault="00154507" w:rsidP="002D599B">
      <w:pPr>
        <w:spacing w:after="0" w:line="240" w:lineRule="auto"/>
      </w:pPr>
      <w:r>
        <w:continuationSeparator/>
      </w:r>
    </w:p>
  </w:footnote>
  <w:footnote w:type="continuationNotice" w:id="1">
    <w:p w14:paraId="6B60FCB6" w14:textId="77777777" w:rsidR="00154507" w:rsidRDefault="001545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1.25pt;height:11.2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notes" Target="foot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641</TotalTime>
  <Pages>11</Pages>
  <Words>3756</Words>
  <Characters>20659</Characters>
  <Application>Microsoft Office Word</Application>
  <DocSecurity>0</DocSecurity>
  <Lines>172</Lines>
  <Paragraphs>48</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4367</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27</cp:revision>
  <cp:lastPrinted>2023-02-27T11:47:00Z</cp:lastPrinted>
  <dcterms:created xsi:type="dcterms:W3CDTF">2022-10-24T09:20:00Z</dcterms:created>
  <dcterms:modified xsi:type="dcterms:W3CDTF">2023-06-29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